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54612C92" w:rsidR="00271969" w:rsidRPr="00BF1A14" w:rsidRDefault="00271969"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54612C92" w:rsidR="00271969" w:rsidRPr="00BF1A14" w:rsidRDefault="00271969"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271969" w:rsidRPr="00F70899" w:rsidRDefault="00271969">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271969" w:rsidRPr="00F70899" w:rsidRDefault="00271969">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271969" w:rsidRPr="00F70899" w:rsidRDefault="002719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271969" w:rsidRPr="00F70899" w:rsidRDefault="00271969">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271969" w:rsidRPr="00F70899" w:rsidRDefault="00271969">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271969" w:rsidRPr="00F70899" w:rsidRDefault="00271969"/>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271969" w:rsidRPr="00F70899" w:rsidRDefault="00271969" w:rsidP="0043256D">
                                <w:r w:rsidRPr="00F70899">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271969" w:rsidRPr="00F70899" w:rsidRDefault="00271969" w:rsidP="0043256D">
                          <w:r w:rsidRPr="00F70899">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0C2154E5" w:rsidR="003C25FE" w:rsidRDefault="003A3AD6" w:rsidP="004D02DD">
      <w:pPr>
        <w:pStyle w:val="Heading1"/>
      </w:pPr>
      <w:bookmarkStart w:id="1" w:name="_Toc523223388"/>
      <w:r w:rsidRPr="00FA41DB">
        <w:lastRenderedPageBreak/>
        <w:t>Abstract</w:t>
      </w:r>
      <w:bookmarkEnd w:id="1"/>
    </w:p>
    <w:p w14:paraId="75C29447" w14:textId="3D4F9DA4" w:rsidR="007A4FCD" w:rsidRDefault="007A4FCD" w:rsidP="007A4FCD">
      <w:pPr>
        <w:pStyle w:val="Heading2"/>
      </w:pPr>
      <w:r>
        <w:t>Background</w:t>
      </w:r>
    </w:p>
    <w:p w14:paraId="43A36419" w14:textId="77777777" w:rsidR="007A4FCD" w:rsidRPr="007A4FCD" w:rsidRDefault="007A4FCD" w:rsidP="007A4FCD"/>
    <w:p w14:paraId="41D9E6AA" w14:textId="77777777" w:rsidR="007A4FCD" w:rsidRPr="007A4FCD" w:rsidRDefault="007A4FCD" w:rsidP="007A4FCD"/>
    <w:p w14:paraId="39707328" w14:textId="325F7BAA"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1417EF7E" w14:textId="754B7A3B" w:rsidR="007A4FCD" w:rsidRDefault="007A4FCD" w:rsidP="004D02DD">
      <w:pPr>
        <w:ind w:firstLine="720"/>
      </w:pPr>
    </w:p>
    <w:p w14:paraId="1F9311BB" w14:textId="04EB5CA5" w:rsidR="007A4FCD" w:rsidRDefault="007A4FCD" w:rsidP="007A4FCD">
      <w:pPr>
        <w:pStyle w:val="Heading2"/>
      </w:pPr>
      <w:r>
        <w:t>Problem Statement</w:t>
      </w:r>
    </w:p>
    <w:p w14:paraId="7B6DC1BC" w14:textId="544DDD03"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16BEEFAC" w14:textId="366C1C7C" w:rsidR="007A4FCD" w:rsidRDefault="007A4FCD" w:rsidP="007A4FCD">
      <w:pPr>
        <w:pStyle w:val="Heading2"/>
      </w:pPr>
      <w:r>
        <w:t>Justification</w:t>
      </w:r>
    </w:p>
    <w:p w14:paraId="56F10AA6" w14:textId="7B811BA2"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w:t>
      </w:r>
      <w:proofErr w:type="gramStart"/>
      <w:r w:rsidR="00D27AD0">
        <w:t>and also</w:t>
      </w:r>
      <w:proofErr w:type="gramEnd"/>
      <w:r w:rsidR="00D27AD0">
        <w:t xml:space="preserve"> post problems related to the respected area. </w:t>
      </w:r>
      <w:r w:rsidR="00FF5259">
        <w:t>Citizens will</w:t>
      </w:r>
      <w:r w:rsidR="00D27AD0">
        <w:t xml:space="preserve"> also be able to see a detailed analysis of their leaders to help them decide who to vote for.</w:t>
      </w:r>
    </w:p>
    <w:p w14:paraId="230E1C6D" w14:textId="6F653DC3" w:rsidR="007A4FCD" w:rsidRDefault="007A4FCD" w:rsidP="007A4FCD">
      <w:pPr>
        <w:pStyle w:val="Heading2"/>
      </w:pPr>
    </w:p>
    <w:p w14:paraId="13F4A4FC" w14:textId="6C8D8EE5" w:rsidR="007A4FCD" w:rsidRDefault="007A4FCD" w:rsidP="007A4FCD">
      <w:pPr>
        <w:pStyle w:val="Heading2"/>
      </w:pPr>
      <w:r>
        <w:t>Methodology</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223393"/>
      <w:r w:rsidRPr="00FA41DB">
        <w:lastRenderedPageBreak/>
        <w:t>Table of Contents</w:t>
      </w:r>
      <w:bookmarkEnd w:id="2"/>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43256D">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43256D">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43256D">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43256D">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43256D">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43256D">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43256D">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43256D">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43256D">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43256D">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43256D">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43256D">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43256D">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43256D">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43256D">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43256D">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43256D">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43256D">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43256D">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43256D">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43256D">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43256D">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43256D">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43256D">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43256D">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43256D">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43256D">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43256D">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43256D">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43256D">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43256D">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43256D">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43256D">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43256D">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43256D">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43256D">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43256D">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43256D">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43256D">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43256D">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43256D">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43256D">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43256D">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43256D">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43256D">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43256D">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43256D">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43256D">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43256D">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43256D">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43256D">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43256D">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43256D">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43256D">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43256D">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223394"/>
      <w:r w:rsidRPr="00FA41DB">
        <w:lastRenderedPageBreak/>
        <w:t>List of Figures</w:t>
      </w:r>
      <w:bookmarkEnd w:id="3"/>
    </w:p>
    <w:p w14:paraId="58E46066" w14:textId="77777777" w:rsidR="001E0254" w:rsidRPr="00FA41DB" w:rsidRDefault="001E0254" w:rsidP="001E0254"/>
    <w:p w14:paraId="6E0B4B5B" w14:textId="1EF6FBDA" w:rsidR="00E730F1"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223370" w:history="1">
        <w:r w:rsidR="00E730F1" w:rsidRPr="00AB15C5">
          <w:rPr>
            <w:rStyle w:val="Hyperlink"/>
            <w:noProof/>
          </w:rPr>
          <w:t>Figure 2.1: Citizen Wiki</w:t>
        </w:r>
        <w:r w:rsidR="00E730F1">
          <w:rPr>
            <w:noProof/>
            <w:webHidden/>
          </w:rPr>
          <w:tab/>
        </w:r>
        <w:r w:rsidR="00E730F1">
          <w:rPr>
            <w:noProof/>
            <w:webHidden/>
          </w:rPr>
          <w:fldChar w:fldCharType="begin"/>
        </w:r>
        <w:r w:rsidR="00E730F1">
          <w:rPr>
            <w:noProof/>
            <w:webHidden/>
          </w:rPr>
          <w:instrText xml:space="preserve"> PAGEREF _Toc523223370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256C8C9" w14:textId="53AE3D8E"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1" w:history="1">
        <w:r w:rsidR="00E730F1" w:rsidRPr="00AB15C5">
          <w:rPr>
            <w:rStyle w:val="Hyperlink"/>
            <w:noProof/>
          </w:rPr>
          <w:t>Figure 2.2: Citizen Interests</w:t>
        </w:r>
        <w:r w:rsidR="00E730F1">
          <w:rPr>
            <w:noProof/>
            <w:webHidden/>
          </w:rPr>
          <w:tab/>
        </w:r>
        <w:r w:rsidR="00E730F1">
          <w:rPr>
            <w:noProof/>
            <w:webHidden/>
          </w:rPr>
          <w:fldChar w:fldCharType="begin"/>
        </w:r>
        <w:r w:rsidR="00E730F1">
          <w:rPr>
            <w:noProof/>
            <w:webHidden/>
          </w:rPr>
          <w:instrText xml:space="preserve"> PAGEREF _Toc523223371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1661A20F" w14:textId="3AB8D93C"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2" w:history="1">
        <w:r w:rsidR="00E730F1" w:rsidRPr="00AB15C5">
          <w:rPr>
            <w:rStyle w:val="Hyperlink"/>
            <w:noProof/>
          </w:rPr>
          <w:t>Figure 2.3: New Ideas</w:t>
        </w:r>
        <w:r w:rsidR="00E730F1">
          <w:rPr>
            <w:noProof/>
            <w:webHidden/>
          </w:rPr>
          <w:tab/>
        </w:r>
        <w:r w:rsidR="00E730F1">
          <w:rPr>
            <w:noProof/>
            <w:webHidden/>
          </w:rPr>
          <w:fldChar w:fldCharType="begin"/>
        </w:r>
        <w:r w:rsidR="00E730F1">
          <w:rPr>
            <w:noProof/>
            <w:webHidden/>
          </w:rPr>
          <w:instrText xml:space="preserve"> PAGEREF _Toc523223372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3A92E786" w14:textId="5B2DE8F6"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3" w:history="1">
        <w:r w:rsidR="00E730F1" w:rsidRPr="00AB15C5">
          <w:rPr>
            <w:rStyle w:val="Hyperlink"/>
            <w:noProof/>
          </w:rPr>
          <w:t>Figure 2.4: Polls</w:t>
        </w:r>
        <w:r w:rsidR="00E730F1">
          <w:rPr>
            <w:noProof/>
            <w:webHidden/>
          </w:rPr>
          <w:tab/>
        </w:r>
        <w:r w:rsidR="00E730F1">
          <w:rPr>
            <w:noProof/>
            <w:webHidden/>
          </w:rPr>
          <w:fldChar w:fldCharType="begin"/>
        </w:r>
        <w:r w:rsidR="00E730F1">
          <w:rPr>
            <w:noProof/>
            <w:webHidden/>
          </w:rPr>
          <w:instrText xml:space="preserve"> PAGEREF _Toc523223373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30C8E3DC" w14:textId="1164D90E"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4" w:history="1">
        <w:r w:rsidR="00E730F1" w:rsidRPr="00AB15C5">
          <w:rPr>
            <w:rStyle w:val="Hyperlink"/>
            <w:noProof/>
          </w:rPr>
          <w:t>Figure 2.5: Elected leaders</w:t>
        </w:r>
        <w:r w:rsidR="00E730F1">
          <w:rPr>
            <w:noProof/>
            <w:webHidden/>
          </w:rPr>
          <w:tab/>
        </w:r>
        <w:r w:rsidR="00E730F1">
          <w:rPr>
            <w:noProof/>
            <w:webHidden/>
          </w:rPr>
          <w:fldChar w:fldCharType="begin"/>
        </w:r>
        <w:r w:rsidR="00E730F1">
          <w:rPr>
            <w:noProof/>
            <w:webHidden/>
          </w:rPr>
          <w:instrText xml:space="preserve"> PAGEREF _Toc523223374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25DA4325" w14:textId="076E46A8"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5" w:history="1">
        <w:r w:rsidR="00E730F1" w:rsidRPr="00AB15C5">
          <w:rPr>
            <w:rStyle w:val="Hyperlink"/>
            <w:noProof/>
          </w:rPr>
          <w:t>Figure 2.6: Home Page</w:t>
        </w:r>
        <w:r w:rsidR="00E730F1">
          <w:rPr>
            <w:noProof/>
            <w:webHidden/>
          </w:rPr>
          <w:tab/>
        </w:r>
        <w:r w:rsidR="00E730F1">
          <w:rPr>
            <w:noProof/>
            <w:webHidden/>
          </w:rPr>
          <w:fldChar w:fldCharType="begin"/>
        </w:r>
        <w:r w:rsidR="00E730F1">
          <w:rPr>
            <w:noProof/>
            <w:webHidden/>
          </w:rPr>
          <w:instrText xml:space="preserve"> PAGEREF _Toc523223375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414E9C36" w14:textId="50603B6E"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6" w:history="1">
        <w:r w:rsidR="00E730F1" w:rsidRPr="00AB15C5">
          <w:rPr>
            <w:rStyle w:val="Hyperlink"/>
            <w:noProof/>
          </w:rPr>
          <w:t>Figure 2.6: Popular leaders</w:t>
        </w:r>
        <w:r w:rsidR="00E730F1">
          <w:rPr>
            <w:noProof/>
            <w:webHidden/>
          </w:rPr>
          <w:tab/>
        </w:r>
        <w:r w:rsidR="00E730F1">
          <w:rPr>
            <w:noProof/>
            <w:webHidden/>
          </w:rPr>
          <w:fldChar w:fldCharType="begin"/>
        </w:r>
        <w:r w:rsidR="00E730F1">
          <w:rPr>
            <w:noProof/>
            <w:webHidden/>
          </w:rPr>
          <w:instrText xml:space="preserve"> PAGEREF _Toc523223376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7FCB9F2D" w14:textId="4071C35A"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7" w:history="1">
        <w:r w:rsidR="00E730F1" w:rsidRPr="00AB15C5">
          <w:rPr>
            <w:rStyle w:val="Hyperlink"/>
            <w:noProof/>
          </w:rPr>
          <w:t>Figure 2.7: Opinions</w:t>
        </w:r>
        <w:r w:rsidR="00E730F1">
          <w:rPr>
            <w:noProof/>
            <w:webHidden/>
          </w:rPr>
          <w:tab/>
        </w:r>
        <w:r w:rsidR="00E730F1">
          <w:rPr>
            <w:noProof/>
            <w:webHidden/>
          </w:rPr>
          <w:fldChar w:fldCharType="begin"/>
        </w:r>
        <w:r w:rsidR="00E730F1">
          <w:rPr>
            <w:noProof/>
            <w:webHidden/>
          </w:rPr>
          <w:instrText xml:space="preserve"> PAGEREF _Toc523223377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41A68034" w14:textId="0E0E8A73"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8" w:history="1">
        <w:r w:rsidR="00E730F1" w:rsidRPr="00AB15C5">
          <w:rPr>
            <w:rStyle w:val="Hyperlink"/>
            <w:noProof/>
          </w:rPr>
          <w:t>Figure 2.8: Politician Rankings</w:t>
        </w:r>
        <w:r w:rsidR="00E730F1">
          <w:rPr>
            <w:noProof/>
            <w:webHidden/>
          </w:rPr>
          <w:tab/>
        </w:r>
        <w:r w:rsidR="00E730F1">
          <w:rPr>
            <w:noProof/>
            <w:webHidden/>
          </w:rPr>
          <w:fldChar w:fldCharType="begin"/>
        </w:r>
        <w:r w:rsidR="00E730F1">
          <w:rPr>
            <w:noProof/>
            <w:webHidden/>
          </w:rPr>
          <w:instrText xml:space="preserve"> PAGEREF _Toc523223378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2B91124D" w14:textId="049C0EDF"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79" w:history="1">
        <w:r w:rsidR="00E730F1" w:rsidRPr="00AB15C5">
          <w:rPr>
            <w:rStyle w:val="Hyperlink"/>
            <w:noProof/>
          </w:rPr>
          <w:t>Figure 2.10: Opinions</w:t>
        </w:r>
        <w:r w:rsidR="00E730F1">
          <w:rPr>
            <w:noProof/>
            <w:webHidden/>
          </w:rPr>
          <w:tab/>
        </w:r>
        <w:r w:rsidR="00E730F1">
          <w:rPr>
            <w:noProof/>
            <w:webHidden/>
          </w:rPr>
          <w:fldChar w:fldCharType="begin"/>
        </w:r>
        <w:r w:rsidR="00E730F1">
          <w:rPr>
            <w:noProof/>
            <w:webHidden/>
          </w:rPr>
          <w:instrText xml:space="preserve"> PAGEREF _Toc523223379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7777CB6B" w14:textId="33D19D91"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0" w:history="1">
        <w:r w:rsidR="00E730F1" w:rsidRPr="00AB15C5">
          <w:rPr>
            <w:rStyle w:val="Hyperlink"/>
            <w:noProof/>
          </w:rPr>
          <w:t>Figure 2.11: APP Home</w:t>
        </w:r>
        <w:r w:rsidR="00E730F1">
          <w:rPr>
            <w:noProof/>
            <w:webHidden/>
          </w:rPr>
          <w:tab/>
        </w:r>
        <w:r w:rsidR="00E730F1">
          <w:rPr>
            <w:noProof/>
            <w:webHidden/>
          </w:rPr>
          <w:fldChar w:fldCharType="begin"/>
        </w:r>
        <w:r w:rsidR="00E730F1">
          <w:rPr>
            <w:noProof/>
            <w:webHidden/>
          </w:rPr>
          <w:instrText xml:space="preserve"> PAGEREF _Toc52322338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49C3B198" w14:textId="3A235949"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1" w:history="1">
        <w:r w:rsidR="00E730F1" w:rsidRPr="00AB15C5">
          <w:rPr>
            <w:rStyle w:val="Hyperlink"/>
            <w:noProof/>
          </w:rPr>
          <w:t>Figure 2.12: Candidates</w:t>
        </w:r>
        <w:r w:rsidR="00E730F1">
          <w:rPr>
            <w:noProof/>
            <w:webHidden/>
          </w:rPr>
          <w:tab/>
        </w:r>
        <w:r w:rsidR="00E730F1">
          <w:rPr>
            <w:noProof/>
            <w:webHidden/>
          </w:rPr>
          <w:fldChar w:fldCharType="begin"/>
        </w:r>
        <w:r w:rsidR="00E730F1">
          <w:rPr>
            <w:noProof/>
            <w:webHidden/>
          </w:rPr>
          <w:instrText xml:space="preserve"> PAGEREF _Toc52322338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7380F972" w14:textId="7BAF28FE"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2" w:history="1">
        <w:r w:rsidR="00E730F1" w:rsidRPr="00AB15C5">
          <w:rPr>
            <w:rStyle w:val="Hyperlink"/>
            <w:noProof/>
          </w:rPr>
          <w:t>Figure 3.1: Steps in Prototyping methodology.</w:t>
        </w:r>
        <w:r w:rsidR="00E730F1">
          <w:rPr>
            <w:noProof/>
            <w:webHidden/>
          </w:rPr>
          <w:tab/>
        </w:r>
        <w:r w:rsidR="00E730F1">
          <w:rPr>
            <w:noProof/>
            <w:webHidden/>
          </w:rPr>
          <w:fldChar w:fldCharType="begin"/>
        </w:r>
        <w:r w:rsidR="00E730F1">
          <w:rPr>
            <w:noProof/>
            <w:webHidden/>
          </w:rPr>
          <w:instrText xml:space="preserve"> PAGEREF _Toc52322338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5EE7377" w14:textId="49FD7791"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3" w:history="1">
        <w:r w:rsidR="00E730F1" w:rsidRPr="00AB15C5">
          <w:rPr>
            <w:rStyle w:val="Hyperlink"/>
            <w:noProof/>
          </w:rPr>
          <w:t>Figure 3.2: Use Case Diagram</w:t>
        </w:r>
        <w:r w:rsidR="00E730F1">
          <w:rPr>
            <w:noProof/>
            <w:webHidden/>
          </w:rPr>
          <w:tab/>
        </w:r>
        <w:r w:rsidR="00E730F1">
          <w:rPr>
            <w:noProof/>
            <w:webHidden/>
          </w:rPr>
          <w:fldChar w:fldCharType="begin"/>
        </w:r>
        <w:r w:rsidR="00E730F1">
          <w:rPr>
            <w:noProof/>
            <w:webHidden/>
          </w:rPr>
          <w:instrText xml:space="preserve"> PAGEREF _Toc523223383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17D0692F" w14:textId="6CAF070F"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4" w:history="1">
        <w:r w:rsidR="00E730F1" w:rsidRPr="00AB15C5">
          <w:rPr>
            <w:rStyle w:val="Hyperlink"/>
            <w:noProof/>
          </w:rPr>
          <w:t>Figure 3.3: Data Flow Diagram</w:t>
        </w:r>
        <w:r w:rsidR="00E730F1">
          <w:rPr>
            <w:noProof/>
            <w:webHidden/>
          </w:rPr>
          <w:tab/>
        </w:r>
        <w:r w:rsidR="00E730F1">
          <w:rPr>
            <w:noProof/>
            <w:webHidden/>
          </w:rPr>
          <w:fldChar w:fldCharType="begin"/>
        </w:r>
        <w:r w:rsidR="00E730F1">
          <w:rPr>
            <w:noProof/>
            <w:webHidden/>
          </w:rPr>
          <w:instrText xml:space="preserve"> PAGEREF _Toc523223384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315FF875" w14:textId="10F93957"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5" w:history="1">
        <w:r w:rsidR="00E730F1" w:rsidRPr="00AB15C5">
          <w:rPr>
            <w:rStyle w:val="Hyperlink"/>
            <w:noProof/>
          </w:rPr>
          <w:t>Figure 3.4: Entity Relationship Diagram</w:t>
        </w:r>
        <w:r w:rsidR="00E730F1">
          <w:rPr>
            <w:noProof/>
            <w:webHidden/>
          </w:rPr>
          <w:tab/>
        </w:r>
        <w:r w:rsidR="00E730F1">
          <w:rPr>
            <w:noProof/>
            <w:webHidden/>
          </w:rPr>
          <w:fldChar w:fldCharType="begin"/>
        </w:r>
        <w:r w:rsidR="00E730F1">
          <w:rPr>
            <w:noProof/>
            <w:webHidden/>
          </w:rPr>
          <w:instrText xml:space="preserve"> PAGEREF _Toc523223385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49CB65D0" w14:textId="2D6E6AB4"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86" w:history="1">
        <w:r w:rsidR="00E730F1" w:rsidRPr="00AB15C5">
          <w:rPr>
            <w:rStyle w:val="Hyperlink"/>
            <w:noProof/>
          </w:rPr>
          <w:t>Figure 5.1: Gantt Chart</w:t>
        </w:r>
        <w:r w:rsidR="00E730F1">
          <w:rPr>
            <w:noProof/>
            <w:webHidden/>
          </w:rPr>
          <w:tab/>
        </w:r>
        <w:r w:rsidR="00E730F1">
          <w:rPr>
            <w:noProof/>
            <w:webHidden/>
          </w:rPr>
          <w:fldChar w:fldCharType="begin"/>
        </w:r>
        <w:r w:rsidR="00E730F1">
          <w:rPr>
            <w:noProof/>
            <w:webHidden/>
          </w:rPr>
          <w:instrText xml:space="preserve"> PAGEREF _Toc523223386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24893AFE" w14:textId="793B2BC6"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223395"/>
      <w:r w:rsidRPr="00E730F1">
        <w:lastRenderedPageBreak/>
        <w:t>List of Tables</w:t>
      </w:r>
      <w:bookmarkEnd w:id="4"/>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43256D">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223396"/>
      <w:r w:rsidRPr="00FA41DB">
        <w:lastRenderedPageBreak/>
        <w:t>Chapter 1: Introduction</w:t>
      </w:r>
      <w:bookmarkEnd w:id="5"/>
    </w:p>
    <w:p w14:paraId="6E10747C" w14:textId="02EEC665" w:rsidR="003A3AD6" w:rsidRPr="00FA41DB" w:rsidRDefault="007C2151" w:rsidP="00E730F1">
      <w:pPr>
        <w:pStyle w:val="Heading2"/>
      </w:pPr>
      <w:bookmarkStart w:id="6" w:name="_Toc523223397"/>
      <w:r w:rsidRPr="00FA41DB">
        <w:t>1.1 Background</w:t>
      </w:r>
      <w:bookmarkEnd w:id="6"/>
    </w:p>
    <w:p w14:paraId="3331BE8C" w14:textId="0832760A"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w:t>
      </w:r>
      <w:proofErr w:type="spellStart"/>
      <w:r w:rsidR="00E51EA5" w:rsidRPr="00E51EA5">
        <w:rPr>
          <w:rFonts w:cs="Times New Roman"/>
        </w:rPr>
        <w:t>Kramon</w:t>
      </w:r>
      <w:proofErr w:type="spellEnd"/>
      <w:r w:rsidR="00E51EA5" w:rsidRPr="00E51EA5">
        <w:rPr>
          <w:rFonts w:cs="Times New Roman"/>
        </w:rPr>
        <w:t xml:space="preserve">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w:t>
      </w:r>
      <w:proofErr w:type="spellStart"/>
      <w:r w:rsidR="00E51EA5" w:rsidRPr="00E51EA5">
        <w:rPr>
          <w:rFonts w:cs="Times New Roman"/>
        </w:rPr>
        <w:t>Kramon</w:t>
      </w:r>
      <w:proofErr w:type="spellEnd"/>
      <w:r w:rsidR="00E51EA5" w:rsidRPr="00E51EA5">
        <w:rPr>
          <w:rFonts w:cs="Times New Roman"/>
        </w:rPr>
        <w:t xml:space="preserve">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0htvNVKy","properties":{"custom":"(\\uc0\\u8220{}Yaliyo ndwele sipite: Entertainment News,\\uc0\\u8221{} 2017.)","formattedCitation":"(\\uc0\\u8220{}Yaliyo ndwele sipite: Entertainment News,\\uc0\\u8221{} 2017.)","plainCitation":"(“Yaliyo ndwele sipite: Entertainment News,” 2017.)","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proofErr w:type="spellStart"/>
      <w:r w:rsidR="00E51EA5" w:rsidRPr="00E51EA5">
        <w:rPr>
          <w:rFonts w:cs="Times New Roman"/>
          <w:szCs w:val="24"/>
        </w:rPr>
        <w:t>Yaliyo</w:t>
      </w:r>
      <w:proofErr w:type="spellEnd"/>
      <w:r w:rsidR="00E51EA5" w:rsidRPr="00E51EA5">
        <w:rPr>
          <w:rFonts w:cs="Times New Roman"/>
          <w:szCs w:val="24"/>
        </w:rPr>
        <w:t xml:space="preserve"> </w:t>
      </w:r>
      <w:proofErr w:type="spellStart"/>
      <w:r w:rsidR="00E51EA5" w:rsidRPr="00E51EA5">
        <w:rPr>
          <w:rFonts w:cs="Times New Roman"/>
          <w:szCs w:val="24"/>
        </w:rPr>
        <w:t>ndwele</w:t>
      </w:r>
      <w:proofErr w:type="spellEnd"/>
      <w:r w:rsidR="00E51EA5" w:rsidRPr="00E51EA5">
        <w:rPr>
          <w:rFonts w:cs="Times New Roman"/>
          <w:szCs w:val="24"/>
        </w:rPr>
        <w:t xml:space="preserve"> </w:t>
      </w:r>
      <w:proofErr w:type="spellStart"/>
      <w:r w:rsidR="00E51EA5" w:rsidRPr="00E51EA5">
        <w:rPr>
          <w:rFonts w:cs="Times New Roman"/>
          <w:szCs w:val="24"/>
        </w:rPr>
        <w:t>sipite</w:t>
      </w:r>
      <w:proofErr w:type="spellEnd"/>
      <w:r w:rsidR="00E51EA5" w:rsidRPr="00E51EA5">
        <w:rPr>
          <w:rFonts w:cs="Times New Roman"/>
          <w:szCs w:val="24"/>
        </w:rPr>
        <w:t>: Entertainment News,”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w:t>
      </w:r>
      <w:proofErr w:type="spellStart"/>
      <w:r w:rsidR="000B7DE9" w:rsidRPr="000B7DE9">
        <w:rPr>
          <w:rFonts w:cs="Times New Roman"/>
        </w:rPr>
        <w:t>Kramon</w:t>
      </w:r>
      <w:proofErr w:type="spellEnd"/>
      <w:r w:rsidR="000B7DE9" w:rsidRPr="000B7DE9">
        <w:rPr>
          <w:rFonts w:cs="Times New Roman"/>
        </w:rPr>
        <w:t xml:space="preserve">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w:t>
      </w:r>
      <w:proofErr w:type="spellStart"/>
      <w:r w:rsidR="000B7DE9" w:rsidRPr="000B7DE9">
        <w:rPr>
          <w:rFonts w:cs="Times New Roman"/>
        </w:rPr>
        <w:t>Kramon</w:t>
      </w:r>
      <w:proofErr w:type="spellEnd"/>
      <w:r w:rsidR="000B7DE9" w:rsidRPr="000B7DE9">
        <w:rPr>
          <w:rFonts w:cs="Times New Roman"/>
        </w:rPr>
        <w:t xml:space="preserve">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w:t>
      </w:r>
      <w:proofErr w:type="spellStart"/>
      <w:r w:rsidR="000B7DE9" w:rsidRPr="000B7DE9">
        <w:rPr>
          <w:rFonts w:cs="Times New Roman"/>
        </w:rPr>
        <w:t>Kramon</w:t>
      </w:r>
      <w:proofErr w:type="spellEnd"/>
      <w:r w:rsidR="000B7DE9" w:rsidRPr="000B7DE9">
        <w:rPr>
          <w:rFonts w:cs="Times New Roman"/>
        </w:rPr>
        <w:t xml:space="preserve">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223398"/>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223399"/>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223400"/>
      <w:r w:rsidRPr="00FA41DB">
        <w:t>1.3.1 Specific Objectives</w:t>
      </w:r>
      <w:bookmarkEnd w:id="9"/>
    </w:p>
    <w:p w14:paraId="66885582" w14:textId="3A0E7AA9" w:rsidR="00F65052" w:rsidRPr="00FA41DB" w:rsidRDefault="00F65052" w:rsidP="00283789">
      <w:pPr>
        <w:pStyle w:val="ListParagraph"/>
        <w:numPr>
          <w:ilvl w:val="0"/>
          <w:numId w:val="4"/>
        </w:numPr>
      </w:pPr>
      <w:r w:rsidRPr="00FA41DB">
        <w:t xml:space="preserve">To </w:t>
      </w:r>
      <w:r w:rsidR="00D55434">
        <w:t>investig</w:t>
      </w:r>
      <w:r w:rsidR="00271969">
        <w:t>ate challenges the challenges face by citizens during the political process.</w:t>
      </w:r>
    </w:p>
    <w:p w14:paraId="76425245" w14:textId="58848826" w:rsidR="00F65052" w:rsidRPr="00FA41DB" w:rsidRDefault="00F65052" w:rsidP="00283789">
      <w:pPr>
        <w:pStyle w:val="ListParagraph"/>
        <w:numPr>
          <w:ilvl w:val="0"/>
          <w:numId w:val="4"/>
        </w:numPr>
      </w:pPr>
      <w:r w:rsidRPr="00FA41DB">
        <w:t xml:space="preserve">To </w:t>
      </w:r>
      <w:r w:rsidR="00271969">
        <w:t>review existing solutions.</w:t>
      </w:r>
    </w:p>
    <w:p w14:paraId="446DEB58" w14:textId="6F680314" w:rsidR="00F65052" w:rsidRPr="00FA41DB" w:rsidRDefault="00F65052" w:rsidP="00283789">
      <w:pPr>
        <w:pStyle w:val="ListParagraph"/>
        <w:numPr>
          <w:ilvl w:val="0"/>
          <w:numId w:val="4"/>
        </w:numPr>
      </w:pPr>
      <w:r w:rsidRPr="00FA41DB">
        <w:t xml:space="preserve">To </w:t>
      </w:r>
      <w:r w:rsidR="00271969">
        <w:t>display specific roles of different leaders.</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0" w:name="_Toc523223401"/>
      <w:r w:rsidRPr="00FA41DB">
        <w:t>1.3.2 Research Questions</w:t>
      </w:r>
      <w:bookmarkEnd w:id="10"/>
    </w:p>
    <w:p w14:paraId="07D1189D" w14:textId="0BB689A1" w:rsidR="006A7091" w:rsidRPr="00FA41DB" w:rsidRDefault="006A7091" w:rsidP="00283789">
      <w:pPr>
        <w:pStyle w:val="ListParagraph"/>
        <w:numPr>
          <w:ilvl w:val="0"/>
          <w:numId w:val="5"/>
        </w:numPr>
      </w:pPr>
      <w:r w:rsidRPr="00FA41DB">
        <w:t>Wh</w:t>
      </w:r>
      <w:r w:rsidR="00271969">
        <w:t>at are the challenges faced by citizens during the political process?</w:t>
      </w:r>
    </w:p>
    <w:p w14:paraId="7B07678C" w14:textId="3BCECADA" w:rsidR="006A7091" w:rsidRPr="00FA41DB" w:rsidRDefault="006A7091" w:rsidP="00283789">
      <w:pPr>
        <w:pStyle w:val="ListParagraph"/>
        <w:numPr>
          <w:ilvl w:val="0"/>
          <w:numId w:val="5"/>
        </w:numPr>
      </w:pPr>
      <w:r w:rsidRPr="00FA41DB">
        <w:t xml:space="preserve">What </w:t>
      </w:r>
      <w:r w:rsidR="00271969">
        <w:t>are the existing solutions?</w:t>
      </w:r>
    </w:p>
    <w:p w14:paraId="739B0512" w14:textId="351B3840" w:rsidR="006A7091" w:rsidRPr="00FA41DB" w:rsidRDefault="006A7091" w:rsidP="00283789">
      <w:pPr>
        <w:pStyle w:val="ListParagraph"/>
        <w:numPr>
          <w:ilvl w:val="0"/>
          <w:numId w:val="5"/>
        </w:numPr>
      </w:pPr>
      <w:r w:rsidRPr="00FA41DB">
        <w:t xml:space="preserve">What are the </w:t>
      </w:r>
      <w:r w:rsidR="00271969">
        <w:t>roles of specific leaders?</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1" w:name="_Toc523223402"/>
      <w:r w:rsidRPr="00FA41DB">
        <w:t>1.4 Justification</w:t>
      </w:r>
      <w:bookmarkEnd w:id="11"/>
    </w:p>
    <w:p w14:paraId="279FBAC8" w14:textId="16220DA0" w:rsidR="004664BA" w:rsidRPr="00FA41DB" w:rsidRDefault="004664BA" w:rsidP="00271969">
      <w:r w:rsidRPr="00FA41DB">
        <w:t xml:space="preserve"> </w:t>
      </w:r>
      <w:r w:rsidR="00271969">
        <w:t>T</w:t>
      </w:r>
      <w:r w:rsidRPr="00FA41DB">
        <w:t>he</w:t>
      </w:r>
      <w:r w:rsidR="00271969">
        <w:t xml:space="preserve"> proposed</w:t>
      </w:r>
      <w:r w:rsidRPr="00FA41DB">
        <w:t xml:space="preserv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lastRenderedPageBreak/>
        <w:t xml:space="preserve"> </w:t>
      </w:r>
      <w:bookmarkStart w:id="12" w:name="_Toc523223403"/>
      <w:r w:rsidRPr="00FA41DB">
        <w:t>1.5 Scope and Limitation</w:t>
      </w:r>
      <w:bookmarkEnd w:id="12"/>
    </w:p>
    <w:p w14:paraId="4012FD80" w14:textId="7A0664B2" w:rsidR="00C67A9D" w:rsidRPr="00FA41DB" w:rsidRDefault="00C67A9D" w:rsidP="00FE7261">
      <w:pPr>
        <w:ind w:firstLine="720"/>
      </w:pPr>
      <w:r w:rsidRPr="00FA41DB">
        <w:t>Kenya is divided into 47 counties, leaders are allocated according to this system, but this system will cover only 10 counties</w:t>
      </w:r>
      <w:r w:rsidR="001D07A2">
        <w:t xml:space="preserve"> which</w:t>
      </w:r>
      <w:r w:rsidR="001D07A2">
        <w:t xml:space="preserve"> are Kiambu, Nairobi, Machakos, Meru, Mombasa, Nyeri, </w:t>
      </w:r>
      <w:proofErr w:type="spellStart"/>
      <w:r w:rsidR="001D07A2">
        <w:t>Homa</w:t>
      </w:r>
      <w:proofErr w:type="spellEnd"/>
      <w:r w:rsidR="001D07A2">
        <w:t xml:space="preserve"> Bay, Kirinyaga, </w:t>
      </w:r>
      <w:proofErr w:type="spellStart"/>
      <w:r w:rsidR="001D07A2">
        <w:t>Kisii</w:t>
      </w:r>
      <w:proofErr w:type="spellEnd"/>
      <w:r w:rsidR="001D07A2">
        <w:t xml:space="preserve">, </w:t>
      </w:r>
      <w:proofErr w:type="spellStart"/>
      <w:r w:rsidR="001D07A2">
        <w:t>Murang’a</w:t>
      </w:r>
      <w:proofErr w:type="spellEnd"/>
      <w:r w:rsidR="001D07A2">
        <w:t>.</w:t>
      </w:r>
      <w:r w:rsidRPr="00FA41DB">
        <w:t xml:space="preserve"> and with the respective leaders. This is because of time constraints thus it will be hard to get information about leaders from all counties. The scope will also involve only electoral seats of the government.</w:t>
      </w:r>
      <w:r w:rsidR="001D07A2">
        <w:t xml:space="preserve"> </w:t>
      </w:r>
    </w:p>
    <w:p w14:paraId="1D68A4FB" w14:textId="27E34092" w:rsidR="001D07A2" w:rsidRDefault="001D07A2">
      <w:pPr>
        <w:spacing w:before="0" w:after="160" w:line="259" w:lineRule="auto"/>
      </w:pPr>
      <w:r>
        <w:t>Limitations</w:t>
      </w:r>
    </w:p>
    <w:p w14:paraId="0FC7D688" w14:textId="64549F1A"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223404"/>
      <w:r w:rsidRPr="00FA41DB">
        <w:lastRenderedPageBreak/>
        <w:t>Chapter 2: Literature Review</w:t>
      </w:r>
      <w:bookmarkEnd w:id="13"/>
    </w:p>
    <w:p w14:paraId="107CE049" w14:textId="016830E9" w:rsidR="003119BB" w:rsidRPr="00FA41DB" w:rsidRDefault="007C2151" w:rsidP="00E730F1">
      <w:pPr>
        <w:pStyle w:val="Heading2"/>
      </w:pPr>
      <w:bookmarkStart w:id="14" w:name="_Toc523223405"/>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223406"/>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223407"/>
      <w:r w:rsidRPr="00FA41DB">
        <w:t xml:space="preserve">2.3 Existing </w:t>
      </w:r>
      <w:r w:rsidR="00567566" w:rsidRPr="00FA41DB">
        <w:t>platforms for</w:t>
      </w:r>
      <w:r w:rsidRPr="00FA41DB">
        <w:t xml:space="preserve"> evaluating politicians</w:t>
      </w:r>
      <w:bookmarkEnd w:id="16"/>
    </w:p>
    <w:p w14:paraId="1FFCDEDB" w14:textId="48429453" w:rsidR="00AF679A" w:rsidRDefault="00AF679A" w:rsidP="00E730F1">
      <w:pPr>
        <w:pStyle w:val="Heading3"/>
      </w:pPr>
      <w:bookmarkStart w:id="17" w:name="_Toc523223408"/>
      <w:bookmarkStart w:id="18" w:name="_GoBack"/>
      <w:bookmarkEnd w:id="18"/>
      <w:r w:rsidRPr="00FA41DB">
        <w:t>2.3.1 I-Citizen</w:t>
      </w:r>
      <w:bookmarkEnd w:id="17"/>
    </w:p>
    <w:p w14:paraId="3E67C70A" w14:textId="3D1F778A" w:rsidR="00FE7261" w:rsidRDefault="00FE7261" w:rsidP="00E756CD">
      <w:pPr>
        <w:ind w:firstLine="720"/>
        <w:rPr>
          <w:color w:val="0D0D0D" w:themeColor="text1" w:themeTint="F2"/>
          <w:shd w:val="clear" w:color="auto" w:fill="FFFFFF"/>
        </w:rPr>
      </w:pPr>
      <w:r w:rsidRPr="00130EDC">
        <w:rPr>
          <w:color w:val="0D0D0D" w:themeColor="text1" w:themeTint="F2"/>
        </w:rPr>
        <w:t>With this application users can vote in polls on trending issues. Elected officials can gauge public opinion to</w:t>
      </w:r>
      <w:r>
        <w:rPr>
          <w:color w:val="0D0D0D" w:themeColor="text1" w:themeTint="F2"/>
        </w:rPr>
        <w:t xml:space="preserve"> make</w:t>
      </w:r>
      <w:r w:rsidRPr="00130EDC">
        <w:rPr>
          <w:color w:val="0D0D0D" w:themeColor="text1" w:themeTint="F2"/>
        </w:rPr>
        <w:t> inform</w:t>
      </w:r>
      <w:r>
        <w:rPr>
          <w:color w:val="0D0D0D" w:themeColor="text1" w:themeTint="F2"/>
        </w:rPr>
        <w:t>ed</w:t>
      </w:r>
      <w:r w:rsidRPr="00130EDC">
        <w:rPr>
          <w:color w:val="0D0D0D" w:themeColor="text1" w:themeTint="F2"/>
        </w:rPr>
        <w:t xml:space="preserve"> decisions.</w:t>
      </w:r>
      <w:r w:rsidRPr="00130EDC">
        <w:rPr>
          <w:color w:val="0D0D0D" w:themeColor="text1" w:themeTint="F2"/>
          <w:shd w:val="clear" w:color="auto" w:fill="FFFFFF"/>
        </w:rPr>
        <w:t xml:space="preserve"> Leaders can test new ideas to a targeted audience.</w:t>
      </w:r>
      <w:r>
        <w:rPr>
          <w:color w:val="0D0D0D" w:themeColor="text1" w:themeTint="F2"/>
          <w:shd w:val="clear" w:color="auto" w:fill="FFFFFF"/>
        </w:rPr>
        <w:t xml:space="preserve"> </w:t>
      </w:r>
      <w:r w:rsidRPr="00130EDC">
        <w:rPr>
          <w:color w:val="0D0D0D" w:themeColor="text1" w:themeTint="F2"/>
          <w:shd w:val="clear" w:color="auto" w:fill="FFFFFF"/>
        </w:rPr>
        <w:t>It is source for local, state and national news. Track trending polls and issues in your community.</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19" w:name="_Toc523223370"/>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19"/>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20" w:name="_Toc52322337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20"/>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1" w:name="_Toc523223372"/>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1"/>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2" w:name="_Toc523223373"/>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2"/>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3" w:name="_Toc523223374"/>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3"/>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4" w:name="_Toc523223409"/>
      <w:r w:rsidRPr="00FA41DB">
        <w:t xml:space="preserve">2.3.2 </w:t>
      </w:r>
      <w:r w:rsidR="00BF385D" w:rsidRPr="00FA41DB">
        <w:t>PolitiFact</w:t>
      </w:r>
      <w:bookmarkEnd w:id="24"/>
    </w:p>
    <w:p w14:paraId="31460A3D" w14:textId="77777777" w:rsidR="00592657" w:rsidRPr="00FF623C" w:rsidRDefault="00592657" w:rsidP="00592657">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67039D86" w14:textId="3CFFB9C1"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5" w:name="_Toc523223375"/>
      <w:r w:rsidRPr="00FA41DB">
        <w:t>Figure 2.6: Home Page</w:t>
      </w:r>
      <w:bookmarkEnd w:id="25"/>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6" w:name="_Toc52322337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6"/>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27" w:name="_Toc523223377"/>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27"/>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28" w:name="_Toc523223378"/>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28"/>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29" w:name="_Toc523223410"/>
      <w:r w:rsidRPr="00FA41DB">
        <w:lastRenderedPageBreak/>
        <w:t xml:space="preserve">2.3.3 </w:t>
      </w:r>
      <w:bookmarkEnd w:id="29"/>
      <w:r w:rsidR="00931A2A" w:rsidRPr="00931A2A">
        <w:t>African Politics</w:t>
      </w:r>
      <w:r w:rsidR="00801A27">
        <w:t xml:space="preserve"> and</w:t>
      </w:r>
      <w:r w:rsidR="00931A2A" w:rsidRPr="00931A2A">
        <w:t xml:space="preserve"> Policy</w:t>
      </w:r>
      <w:r w:rsidR="00931A2A">
        <w:t xml:space="preserve"> (APP)</w:t>
      </w:r>
    </w:p>
    <w:p w14:paraId="6D554033" w14:textId="4CA407FA" w:rsidR="00931A2A" w:rsidRPr="00931A2A" w:rsidRDefault="00931A2A" w:rsidP="00801A27">
      <w:pPr>
        <w:ind w:firstLine="720"/>
      </w:pPr>
      <w:r>
        <w:t>This website displays latest political stories happening in Africa. Keeps Africans informed about what is going on.</w:t>
      </w:r>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30" w:name="_Toc523223380"/>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30"/>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1394BD1B" w:rsidR="00AF679A" w:rsidRPr="00FA41DB" w:rsidRDefault="00AF679A" w:rsidP="00BF385D">
      <w:pPr>
        <w:pStyle w:val="Heading4"/>
      </w:pPr>
      <w:bookmarkStart w:id="31" w:name="_Toc523223381"/>
      <w:r w:rsidRPr="00FA41DB">
        <w:t>Figure 2</w:t>
      </w:r>
      <w:r w:rsidR="00BF385D" w:rsidRPr="00FA41DB">
        <w:t>.</w:t>
      </w:r>
      <w:r w:rsidRPr="00FA41DB">
        <w:t>1</w:t>
      </w:r>
      <w:r w:rsidR="00931A2A">
        <w:t>1</w:t>
      </w:r>
      <w:r w:rsidR="00BF385D" w:rsidRPr="00FA41DB">
        <w:t xml:space="preserve">: </w:t>
      </w:r>
      <w:bookmarkEnd w:id="31"/>
      <w:r w:rsidR="00801A27">
        <w:t>African Politics and Policy</w:t>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2" w:name="_Toc523223411"/>
      <w:r w:rsidRPr="00FA41DB">
        <w:lastRenderedPageBreak/>
        <w:t>2.4 Gaps in Existing System</w:t>
      </w:r>
      <w:bookmarkEnd w:id="32"/>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3" w:name="_Toc523223412"/>
      <w:r w:rsidRPr="00FA41DB">
        <w:lastRenderedPageBreak/>
        <w:t>Chapter 3: Methodology</w:t>
      </w:r>
      <w:bookmarkEnd w:id="33"/>
    </w:p>
    <w:p w14:paraId="1B9161BA" w14:textId="0628EF07" w:rsidR="00C827A9" w:rsidRPr="00FA41DB" w:rsidRDefault="00C827A9" w:rsidP="00E730F1">
      <w:pPr>
        <w:pStyle w:val="Heading2"/>
      </w:pPr>
      <w:bookmarkStart w:id="34" w:name="_Toc523223413"/>
      <w:r w:rsidRPr="00FA41DB">
        <w:t xml:space="preserve">3.1 </w:t>
      </w:r>
      <w:r w:rsidR="008973F1" w:rsidRPr="00FA41DB">
        <w:t>Introduction</w:t>
      </w:r>
      <w:bookmarkEnd w:id="34"/>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5" w:name="_Toc523223414"/>
      <w:r w:rsidRPr="00FA41DB">
        <w:t>3.2 System Development Methodology</w:t>
      </w:r>
      <w:bookmarkEnd w:id="35"/>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36" w:name="_Toc523223415"/>
      <w:r w:rsidRPr="00FA41DB">
        <w:t>3.2.1 Requirements gathering and analysis:</w:t>
      </w:r>
      <w:bookmarkEnd w:id="36"/>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7" w:name="_Toc523223416"/>
      <w:r w:rsidRPr="00FA41DB">
        <w:t>3.2.2 Quick design:</w:t>
      </w:r>
      <w:bookmarkEnd w:id="37"/>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8" w:name="_Toc523223417"/>
      <w:r w:rsidRPr="00FA41DB">
        <w:lastRenderedPageBreak/>
        <w:t>3.2.3 Build prototype:</w:t>
      </w:r>
      <w:bookmarkEnd w:id="38"/>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9" w:name="_Toc523223418"/>
      <w:r w:rsidRPr="00FA41DB">
        <w:t>3.2.4 User evaluation:</w:t>
      </w:r>
      <w:bookmarkEnd w:id="39"/>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0" w:name="_Toc523223419"/>
      <w:r w:rsidRPr="00FA41DB">
        <w:t>3.2.5 Refining prototype:</w:t>
      </w:r>
      <w:bookmarkEnd w:id="40"/>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1" w:name="_Toc523223420"/>
      <w:r w:rsidRPr="00FA41DB">
        <w:t>3.2.6 Engineer product:</w:t>
      </w:r>
      <w:bookmarkEnd w:id="41"/>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2" w:name="_Toc523223382"/>
      <w:r w:rsidRPr="00FA41DB">
        <w:t>Figure 3.</w:t>
      </w:r>
      <w:r w:rsidR="00E566F9" w:rsidRPr="00FA41DB">
        <w:t>1</w:t>
      </w:r>
      <w:r w:rsidRPr="00FA41DB">
        <w:t>: Steps in Prototyping methodology.</w:t>
      </w:r>
      <w:bookmarkEnd w:id="42"/>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43" w:name="_Toc523223421"/>
      <w:r w:rsidRPr="00FA41DB">
        <w:t>3.3 System Analysis</w:t>
      </w:r>
      <w:bookmarkEnd w:id="43"/>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4" w:name="_Toc523223422"/>
      <w:r w:rsidRPr="00FA41DB">
        <w:t>3.3.1 Functional Requirements.</w:t>
      </w:r>
      <w:bookmarkEnd w:id="44"/>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lastRenderedPageBreak/>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5" w:name="_Toc523223423"/>
      <w:r w:rsidRPr="00FA41DB">
        <w:t>3.3.2 Non-Functional Requirements</w:t>
      </w:r>
      <w:bookmarkEnd w:id="45"/>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6" w:name="_Toc523223424"/>
      <w:r w:rsidRPr="00FA41DB">
        <w:t>3.3.3 System Narrative</w:t>
      </w:r>
      <w:bookmarkEnd w:id="46"/>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lastRenderedPageBreak/>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7" w:name="_Toc523223425"/>
      <w:r w:rsidRPr="00FA41DB">
        <w:t>3.4 System Design</w:t>
      </w:r>
      <w:bookmarkEnd w:id="47"/>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8" w:name="_Toc523223426"/>
      <w:r w:rsidRPr="00FA41DB">
        <w:t xml:space="preserve">3.4.1 </w:t>
      </w:r>
      <w:r w:rsidR="002E59F5" w:rsidRPr="00FA41DB">
        <w:t>Use Case Diagram</w:t>
      </w:r>
      <w:bookmarkEnd w:id="48"/>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9" w:name="_Toc523223383"/>
      <w:r w:rsidRPr="00FA41DB">
        <w:t>Figure 3.2: Use Case Diagram</w:t>
      </w:r>
      <w:bookmarkEnd w:id="49"/>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0" w:name="_Toc523223427"/>
      <w:r w:rsidRPr="00FA41DB">
        <w:t>3.4.2 Data Flow Diagram</w:t>
      </w:r>
      <w:r w:rsidR="00C13554" w:rsidRPr="00FA41DB">
        <w:t xml:space="preserve"> (DFD)</w:t>
      </w:r>
      <w:bookmarkEnd w:id="50"/>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1" w:name="_Toc523223384"/>
      <w:r w:rsidRPr="00FA41DB">
        <w:t>Figure 3.3: Data Flow Diagram</w:t>
      </w:r>
      <w:bookmarkEnd w:id="51"/>
    </w:p>
    <w:p w14:paraId="540CE00C" w14:textId="77777777" w:rsidR="00B73D31" w:rsidRPr="00FA41DB" w:rsidRDefault="00B73D31" w:rsidP="00887117"/>
    <w:p w14:paraId="314E9E82" w14:textId="4F6137B8" w:rsidR="002E59F5" w:rsidRPr="00FA41DB" w:rsidRDefault="002E59F5" w:rsidP="00E730F1">
      <w:pPr>
        <w:pStyle w:val="Heading3"/>
      </w:pPr>
      <w:bookmarkStart w:id="52" w:name="_Toc523223428"/>
      <w:r w:rsidRPr="00FA41DB">
        <w:t>3.4.3 Entity Relationship Diagram</w:t>
      </w:r>
      <w:r w:rsidR="00AC2093" w:rsidRPr="00FA41DB">
        <w:t xml:space="preserve"> (ERD)</w:t>
      </w:r>
      <w:bookmarkEnd w:id="52"/>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3" w:name="_Toc523223385"/>
      <w:r w:rsidRPr="00FA41DB">
        <w:t>Figure 3.4: Entity Relationship Diagram</w:t>
      </w:r>
      <w:bookmarkEnd w:id="53"/>
    </w:p>
    <w:p w14:paraId="05D32B15" w14:textId="77777777" w:rsidR="00F309B3" w:rsidRPr="00FA41DB" w:rsidRDefault="00F309B3" w:rsidP="00AC2093"/>
    <w:p w14:paraId="624F3D72" w14:textId="5AE8380B" w:rsidR="002E59F5" w:rsidRPr="00FA41DB" w:rsidRDefault="002E59F5" w:rsidP="00E730F1">
      <w:pPr>
        <w:pStyle w:val="Heading3"/>
      </w:pPr>
      <w:bookmarkStart w:id="54" w:name="_Toc523223429"/>
      <w:r w:rsidRPr="00FA41DB">
        <w:t>3.4.4 Database Schema</w:t>
      </w:r>
      <w:bookmarkEnd w:id="54"/>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5" w:name="_Toc523223361"/>
      <w:r w:rsidRPr="00FA41DB">
        <w:t>Table 3.1: Politician Political Profile</w:t>
      </w:r>
      <w:bookmarkEnd w:id="55"/>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6" w:name="_Toc523223362"/>
      <w:r w:rsidRPr="00FA41DB">
        <w:t>Table 3.2: Politician Achievements and Critiques.</w:t>
      </w:r>
      <w:bookmarkEnd w:id="56"/>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7" w:name="_Toc523223363"/>
      <w:r w:rsidRPr="00FA41DB">
        <w:t>Table 3.3: Politician Educational Background</w:t>
      </w:r>
      <w:bookmarkEnd w:id="57"/>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8" w:name="_Toc523223364"/>
      <w:r w:rsidRPr="00FA41DB">
        <w:t>Table 3.4: Bugs and Reports.</w:t>
      </w:r>
      <w:bookmarkEnd w:id="58"/>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9" w:name="_Toc523223365"/>
      <w:r>
        <w:t>Table</w:t>
      </w:r>
      <w:r w:rsidR="00F909CB" w:rsidRPr="00FA41DB">
        <w:t xml:space="preserve"> 3.5: Politician Comments.</w:t>
      </w:r>
      <w:bookmarkEnd w:id="59"/>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0" w:name="_Toc523223366"/>
      <w:r w:rsidRPr="00FA41DB">
        <w:t>Table 3.6: Politician Personal Profile.</w:t>
      </w:r>
      <w:bookmarkEnd w:id="60"/>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1" w:name="_Toc523223367"/>
      <w:r w:rsidRPr="00FA41DB">
        <w:t>Table 3.7: Admin Profiles.</w:t>
      </w:r>
      <w:bookmarkEnd w:id="61"/>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2" w:name="_Toc523223368"/>
      <w:r>
        <w:t>Table 3.8: Citizen Profiles.</w:t>
      </w:r>
      <w:bookmarkEnd w:id="62"/>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3" w:name="_Toc523223430"/>
      <w:r w:rsidRPr="00FA41DB">
        <w:t>3.5 System Development Tools and Techniques</w:t>
      </w:r>
      <w:bookmarkEnd w:id="63"/>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4" w:name="_Toc523223431"/>
      <w:r w:rsidRPr="00FA41DB">
        <w:t>3.5.1 Web Design Tools</w:t>
      </w:r>
      <w:bookmarkEnd w:id="64"/>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5" w:name="_Toc523223432"/>
      <w:r w:rsidRPr="00FA41DB">
        <w:t>3.5.2 Back End Development Tools</w:t>
      </w:r>
      <w:bookmarkEnd w:id="65"/>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6" w:name="_Toc523223433"/>
      <w:r w:rsidRPr="00FA41DB">
        <w:lastRenderedPageBreak/>
        <w:t>3.5.3 Database Tools</w:t>
      </w:r>
      <w:bookmarkEnd w:id="66"/>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7" w:name="_Toc523223434"/>
      <w:r w:rsidRPr="00FA41DB">
        <w:t>3.5.4 Software Tools</w:t>
      </w:r>
      <w:bookmarkEnd w:id="67"/>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8" w:name="_Toc523223435"/>
      <w:r w:rsidRPr="00FA41DB">
        <w:t>3.5.5 Online Resources</w:t>
      </w:r>
      <w:bookmarkEnd w:id="68"/>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9" w:name="_Toc523223436"/>
      <w:r w:rsidRPr="00E730F1">
        <w:t>3.6 Deliverables</w:t>
      </w:r>
      <w:bookmarkEnd w:id="69"/>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0" w:name="_Toc523223437"/>
      <w:r w:rsidRPr="00FA41DB">
        <w:t>3.6.1 Admin Module</w:t>
      </w:r>
      <w:bookmarkEnd w:id="70"/>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1" w:name="_Toc523223438"/>
      <w:r w:rsidRPr="00FA41DB">
        <w:t>3.6.2 Politician’s Module</w:t>
      </w:r>
      <w:bookmarkEnd w:id="71"/>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2" w:name="_Toc523223439"/>
      <w:r w:rsidRPr="00E730F1">
        <w:t>3.6.3 Citizen’s Module</w:t>
      </w:r>
      <w:bookmarkEnd w:id="72"/>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3" w:name="_Toc523223440"/>
      <w:r w:rsidRPr="00FA41DB">
        <w:lastRenderedPageBreak/>
        <w:t>References</w:t>
      </w:r>
      <w:bookmarkEnd w:id="73"/>
    </w:p>
    <w:p w14:paraId="02E0B735" w14:textId="77777777" w:rsidR="00EB5CD0" w:rsidRPr="00EB5CD0" w:rsidRDefault="00027376" w:rsidP="00EB5CD0">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EB5CD0" w:rsidRPr="00EB5CD0">
        <w:rPr>
          <w:rFonts w:cs="Times New Roman"/>
          <w:szCs w:val="24"/>
        </w:rPr>
        <w:t xml:space="preserve">Cheeseman, N., Lynch, G., &amp; Willis, J. (2016). Decentralisation in Kenya: the governance of governors. </w:t>
      </w:r>
      <w:r w:rsidR="00EB5CD0" w:rsidRPr="00EB5CD0">
        <w:rPr>
          <w:rFonts w:cs="Times New Roman"/>
          <w:i/>
          <w:iCs/>
          <w:szCs w:val="24"/>
        </w:rPr>
        <w:t>The Journal of Modern African Studies</w:t>
      </w:r>
      <w:r w:rsidR="00EB5CD0" w:rsidRPr="00EB5CD0">
        <w:rPr>
          <w:rFonts w:cs="Times New Roman"/>
          <w:szCs w:val="24"/>
        </w:rPr>
        <w:t xml:space="preserve">, </w:t>
      </w:r>
      <w:r w:rsidR="00EB5CD0" w:rsidRPr="00EB5CD0">
        <w:rPr>
          <w:rFonts w:cs="Times New Roman"/>
          <w:i/>
          <w:iCs/>
          <w:szCs w:val="24"/>
        </w:rPr>
        <w:t>54</w:t>
      </w:r>
      <w:r w:rsidR="00EB5CD0" w:rsidRPr="00EB5CD0">
        <w:rPr>
          <w:rFonts w:cs="Times New Roman"/>
          <w:szCs w:val="24"/>
        </w:rPr>
        <w:t>(01), 1–35. https://doi.org/10.1017/S0022278X1500097X</w:t>
      </w:r>
    </w:p>
    <w:p w14:paraId="01E1214F" w14:textId="77777777" w:rsidR="00EB5CD0" w:rsidRPr="00EB5CD0" w:rsidRDefault="00EB5CD0" w:rsidP="00EB5CD0">
      <w:pPr>
        <w:pStyle w:val="Bibliography"/>
        <w:rPr>
          <w:rFonts w:cs="Times New Roman"/>
          <w:szCs w:val="24"/>
        </w:rPr>
      </w:pPr>
      <w:r w:rsidRPr="00EB5CD0">
        <w:rPr>
          <w:rFonts w:cs="Times New Roman"/>
          <w:szCs w:val="24"/>
        </w:rPr>
        <w:t>Functional Requirements vs Non-Functional Requirements. (2012, April 5). Retrieved August 26, 2018, from https://reqtest.com/requirements-blog/functional-vs-non-functional-requirements/</w:t>
      </w:r>
    </w:p>
    <w:p w14:paraId="34C777E5" w14:textId="77777777" w:rsidR="00EB5CD0" w:rsidRPr="00EB5CD0" w:rsidRDefault="00EB5CD0" w:rsidP="00EB5CD0">
      <w:pPr>
        <w:pStyle w:val="Bibliography"/>
        <w:rPr>
          <w:rFonts w:cs="Times New Roman"/>
          <w:szCs w:val="24"/>
        </w:rPr>
      </w:pPr>
      <w:r w:rsidRPr="00EB5CD0">
        <w:rPr>
          <w:rFonts w:cs="Times New Roman"/>
          <w:szCs w:val="24"/>
        </w:rPr>
        <w:t xml:space="preserve">Hope, K. R. (2017). Corruption in Kenya. In S. Hope Kempe Ronald (Ed.), </w:t>
      </w:r>
      <w:r w:rsidRPr="00EB5CD0">
        <w:rPr>
          <w:rFonts w:cs="Times New Roman"/>
          <w:i/>
          <w:iCs/>
          <w:szCs w:val="24"/>
        </w:rPr>
        <w:t>Corruption and Governance in Africa: Swaziland, Kenya, Nigeria</w:t>
      </w:r>
      <w:r w:rsidRPr="00EB5CD0">
        <w:rPr>
          <w:rFonts w:cs="Times New Roman"/>
          <w:szCs w:val="24"/>
        </w:rPr>
        <w:t xml:space="preserve"> (pp. 61–123). Cham: Springer International Publishing. https://doi.org/10.1007/978-3-319-50191-8_3</w:t>
      </w:r>
    </w:p>
    <w:p w14:paraId="634F4C66" w14:textId="77777777" w:rsidR="00EB5CD0" w:rsidRPr="00EB5CD0" w:rsidRDefault="00EB5CD0" w:rsidP="00EB5CD0">
      <w:pPr>
        <w:pStyle w:val="Bibliography"/>
        <w:rPr>
          <w:rFonts w:cs="Times New Roman"/>
          <w:szCs w:val="24"/>
        </w:rPr>
      </w:pPr>
      <w:r w:rsidRPr="00EB5CD0">
        <w:rPr>
          <w:rFonts w:cs="Times New Roman"/>
          <w:szCs w:val="24"/>
        </w:rPr>
        <w:t xml:space="preserve">Ismail, J. A., &amp; Deane, J. (2008). The 2007 General Election in Kenya and Its Aftermath: The Role of Local Language Media. </w:t>
      </w:r>
      <w:r w:rsidRPr="00EB5CD0">
        <w:rPr>
          <w:rFonts w:cs="Times New Roman"/>
          <w:i/>
          <w:iCs/>
          <w:szCs w:val="24"/>
        </w:rPr>
        <w:t>The International Journal of Press/Politics</w:t>
      </w:r>
      <w:r w:rsidRPr="00EB5CD0">
        <w:rPr>
          <w:rFonts w:cs="Times New Roman"/>
          <w:szCs w:val="24"/>
        </w:rPr>
        <w:t xml:space="preserve">, </w:t>
      </w:r>
      <w:r w:rsidRPr="00EB5CD0">
        <w:rPr>
          <w:rFonts w:cs="Times New Roman"/>
          <w:i/>
          <w:iCs/>
          <w:szCs w:val="24"/>
        </w:rPr>
        <w:t>13</w:t>
      </w:r>
      <w:r w:rsidRPr="00EB5CD0">
        <w:rPr>
          <w:rFonts w:cs="Times New Roman"/>
          <w:szCs w:val="24"/>
        </w:rPr>
        <w:t>(3), 319–327. https://doi.org/10.1177/1940161208319510</w:t>
      </w:r>
    </w:p>
    <w:p w14:paraId="7432D0CC" w14:textId="77777777" w:rsidR="00EB5CD0" w:rsidRPr="00EB5CD0" w:rsidRDefault="00EB5CD0" w:rsidP="00EB5CD0">
      <w:pPr>
        <w:pStyle w:val="Bibliography"/>
        <w:rPr>
          <w:rFonts w:cs="Times New Roman"/>
          <w:szCs w:val="24"/>
        </w:rPr>
      </w:pPr>
      <w:r w:rsidRPr="00EB5CD0">
        <w:rPr>
          <w:rFonts w:cs="Times New Roman"/>
          <w:i/>
          <w:iCs/>
          <w:szCs w:val="24"/>
        </w:rPr>
        <w:t>Joho: Look where my D- grade brought me — VIDEO</w:t>
      </w:r>
      <w:r w:rsidRPr="00EB5CD0">
        <w:rPr>
          <w:rFonts w:cs="Times New Roman"/>
          <w:szCs w:val="24"/>
        </w:rPr>
        <w:t>. (n.d.). Retrieved from https://www.nation.co.ke/news/Hassan-Joho-woes-KCSE-grade/1056-3867864-rqxbre/index.html</w:t>
      </w:r>
    </w:p>
    <w:p w14:paraId="5C8129F4" w14:textId="77777777" w:rsidR="00EB5CD0" w:rsidRPr="00EB5CD0" w:rsidRDefault="00EB5CD0" w:rsidP="00EB5CD0">
      <w:pPr>
        <w:pStyle w:val="Bibliography"/>
        <w:rPr>
          <w:rFonts w:cs="Times New Roman"/>
          <w:szCs w:val="24"/>
        </w:rPr>
      </w:pPr>
      <w:r w:rsidRPr="00EB5CD0">
        <w:rPr>
          <w:rFonts w:cs="Times New Roman"/>
          <w:szCs w:val="24"/>
        </w:rPr>
        <w:t>Kamau, M. (n.d.). Governor Waiguru to sue IPSOS for ranking her second most corrupt. Retrieved August 28, 2018, from https://www.standardmedia.co.ke/article/2001292970/governor-waiguru-to-sue-ipsos-for-ranking-her-second-most-corrupt</w:t>
      </w:r>
    </w:p>
    <w:p w14:paraId="62335B9E" w14:textId="77777777" w:rsidR="00EB5CD0" w:rsidRPr="00EB5CD0" w:rsidRDefault="00EB5CD0" w:rsidP="00EB5CD0">
      <w:pPr>
        <w:pStyle w:val="Bibliography"/>
        <w:rPr>
          <w:rFonts w:cs="Times New Roman"/>
          <w:szCs w:val="24"/>
        </w:rPr>
      </w:pPr>
      <w:r w:rsidRPr="00EB5CD0">
        <w:rPr>
          <w:rFonts w:cs="Times New Roman"/>
          <w:szCs w:val="24"/>
        </w:rPr>
        <w:t xml:space="preserve">Kramon, E., &amp; Posner, D. N. (2011). Kenya’s New Constitution. </w:t>
      </w:r>
      <w:r w:rsidRPr="00EB5CD0">
        <w:rPr>
          <w:rFonts w:cs="Times New Roman"/>
          <w:i/>
          <w:iCs/>
          <w:szCs w:val="24"/>
        </w:rPr>
        <w:t>Journal of Democracy</w:t>
      </w:r>
      <w:r w:rsidRPr="00EB5CD0">
        <w:rPr>
          <w:rFonts w:cs="Times New Roman"/>
          <w:szCs w:val="24"/>
        </w:rPr>
        <w:t xml:space="preserve">, </w:t>
      </w:r>
      <w:r w:rsidRPr="00EB5CD0">
        <w:rPr>
          <w:rFonts w:cs="Times New Roman"/>
          <w:i/>
          <w:iCs/>
          <w:szCs w:val="24"/>
        </w:rPr>
        <w:t>22</w:t>
      </w:r>
      <w:r w:rsidRPr="00EB5CD0">
        <w:rPr>
          <w:rFonts w:cs="Times New Roman"/>
          <w:szCs w:val="24"/>
        </w:rPr>
        <w:t>(2), 89–103. https://doi.org/10.1353/jod.2011.0026</w:t>
      </w:r>
    </w:p>
    <w:p w14:paraId="674E9E67" w14:textId="77777777" w:rsidR="00EB5CD0" w:rsidRPr="00EB5CD0" w:rsidRDefault="00EB5CD0" w:rsidP="00EB5CD0">
      <w:pPr>
        <w:pStyle w:val="Bibliography"/>
        <w:rPr>
          <w:rFonts w:cs="Times New Roman"/>
          <w:szCs w:val="24"/>
        </w:rPr>
      </w:pPr>
      <w:r w:rsidRPr="00EB5CD0">
        <w:rPr>
          <w:rFonts w:cs="Times New Roman"/>
          <w:szCs w:val="24"/>
        </w:rPr>
        <w:t>Modelling variability by UML use case diagrams. (n.d.). Retrieved August 26, 2018, from http://scholar.googleusercontent.com/scholar?q=cache:gafd3pLXkDEJ:scholar.google.com/+use+case+diagram+definition&amp;hl=en&amp;as_sdt=0,5</w:t>
      </w:r>
    </w:p>
    <w:p w14:paraId="4E1FC5BC" w14:textId="77777777" w:rsidR="00EB5CD0" w:rsidRPr="00EB5CD0" w:rsidRDefault="00EB5CD0" w:rsidP="00EB5CD0">
      <w:pPr>
        <w:pStyle w:val="Bibliography"/>
        <w:rPr>
          <w:rFonts w:cs="Times New Roman"/>
          <w:szCs w:val="24"/>
        </w:rPr>
      </w:pPr>
      <w:r w:rsidRPr="00EB5CD0">
        <w:rPr>
          <w:rFonts w:cs="Times New Roman"/>
          <w:szCs w:val="24"/>
        </w:rPr>
        <w:lastRenderedPageBreak/>
        <w:t xml:space="preserve">Naumann, J. D., &amp; Jenkins, A. M. (1982). Prototyping: The New Paradigm for Systems Development. </w:t>
      </w:r>
      <w:r w:rsidRPr="00EB5CD0">
        <w:rPr>
          <w:rFonts w:cs="Times New Roman"/>
          <w:i/>
          <w:iCs/>
          <w:szCs w:val="24"/>
        </w:rPr>
        <w:t>MIS Quarterly</w:t>
      </w:r>
      <w:r w:rsidRPr="00EB5CD0">
        <w:rPr>
          <w:rFonts w:cs="Times New Roman"/>
          <w:szCs w:val="24"/>
        </w:rPr>
        <w:t xml:space="preserve">, </w:t>
      </w:r>
      <w:r w:rsidRPr="00EB5CD0">
        <w:rPr>
          <w:rFonts w:cs="Times New Roman"/>
          <w:i/>
          <w:iCs/>
          <w:szCs w:val="24"/>
        </w:rPr>
        <w:t>6</w:t>
      </w:r>
      <w:r w:rsidRPr="00EB5CD0">
        <w:rPr>
          <w:rFonts w:cs="Times New Roman"/>
          <w:szCs w:val="24"/>
        </w:rPr>
        <w:t>(3), 29–44. https://doi.org/10.2307/248654</w:t>
      </w:r>
    </w:p>
    <w:p w14:paraId="33F1A1DA" w14:textId="77777777" w:rsidR="00EB5CD0" w:rsidRPr="00EB5CD0" w:rsidRDefault="00EB5CD0" w:rsidP="00EB5CD0">
      <w:pPr>
        <w:pStyle w:val="Bibliography"/>
        <w:rPr>
          <w:rFonts w:cs="Times New Roman"/>
          <w:szCs w:val="24"/>
        </w:rPr>
      </w:pPr>
      <w:r w:rsidRPr="00EB5CD0">
        <w:rPr>
          <w:rFonts w:cs="Times New Roman"/>
          <w:szCs w:val="24"/>
        </w:rPr>
        <w:t>Rossi, B. (n.d.). Entity Relationship Diagram, 16.</w:t>
      </w:r>
    </w:p>
    <w:p w14:paraId="57DAF8E4" w14:textId="77777777" w:rsidR="00EB5CD0" w:rsidRPr="00EB5CD0" w:rsidRDefault="00EB5CD0" w:rsidP="00EB5CD0">
      <w:pPr>
        <w:pStyle w:val="Bibliography"/>
        <w:rPr>
          <w:rFonts w:cs="Times New Roman"/>
          <w:szCs w:val="24"/>
        </w:rPr>
      </w:pPr>
      <w:r w:rsidRPr="00EB5CD0">
        <w:rPr>
          <w:rFonts w:cs="Times New Roman"/>
          <w:szCs w:val="24"/>
        </w:rPr>
        <w:t>Shafer, L., Press, Y., Scott, V., &amp; Bieman, J. M. (n.d.). McConnell, Steve. Rapid Development. Redmond WA: Microsoft Press. 1996., 2.</w:t>
      </w:r>
    </w:p>
    <w:p w14:paraId="068B34B9" w14:textId="77777777" w:rsidR="00EB5CD0" w:rsidRPr="00EB5CD0" w:rsidRDefault="00EB5CD0" w:rsidP="00EB5CD0">
      <w:pPr>
        <w:pStyle w:val="Bibliography"/>
        <w:rPr>
          <w:rFonts w:cs="Times New Roman"/>
          <w:szCs w:val="24"/>
        </w:rPr>
      </w:pPr>
      <w:r w:rsidRPr="00EB5CD0">
        <w:rPr>
          <w:rFonts w:cs="Times New Roman"/>
          <w:szCs w:val="24"/>
        </w:rPr>
        <w:t>Software Development Methodologies. (n.d.). Retrieved August 26, 2018, from http://www.itinfo.am/eng/software-development-methodologies/</w:t>
      </w:r>
    </w:p>
    <w:p w14:paraId="25725448" w14:textId="77777777" w:rsidR="00EB5CD0" w:rsidRPr="00EB5CD0" w:rsidRDefault="00EB5CD0" w:rsidP="00EB5CD0">
      <w:pPr>
        <w:pStyle w:val="Bibliography"/>
        <w:rPr>
          <w:rFonts w:cs="Times New Roman"/>
          <w:szCs w:val="24"/>
        </w:rPr>
      </w:pPr>
      <w:r w:rsidRPr="00EB5CD0">
        <w:rPr>
          <w:rFonts w:cs="Times New Roman"/>
          <w:szCs w:val="24"/>
        </w:rPr>
        <w:t xml:space="preserve">System Design and Development. (2013). </w:t>
      </w:r>
      <w:r w:rsidRPr="00EB5CD0">
        <w:rPr>
          <w:rFonts w:cs="Times New Roman"/>
          <w:i/>
          <w:iCs/>
          <w:szCs w:val="24"/>
        </w:rPr>
        <w:t>The MITRE Corporation</w:t>
      </w:r>
      <w:r w:rsidRPr="00EB5CD0">
        <w:rPr>
          <w:rFonts w:cs="Times New Roman"/>
          <w:szCs w:val="24"/>
        </w:rPr>
        <w:t>. Retrieved from https://www.mitre.org/publications/systems-engineering-guide/se-lifecycle-building-blocks/system-design-and-development</w:t>
      </w:r>
    </w:p>
    <w:p w14:paraId="2E18150A" w14:textId="77777777" w:rsidR="00EB5CD0" w:rsidRPr="00EB5CD0" w:rsidRDefault="00EB5CD0" w:rsidP="00EB5CD0">
      <w:pPr>
        <w:pStyle w:val="Bibliography"/>
        <w:rPr>
          <w:rFonts w:cs="Times New Roman"/>
          <w:szCs w:val="24"/>
        </w:rPr>
      </w:pPr>
      <w:r w:rsidRPr="00EB5CD0">
        <w:rPr>
          <w:rFonts w:cs="Times New Roman"/>
          <w:szCs w:val="24"/>
        </w:rPr>
        <w:t xml:space="preserve">Tao, Y., &amp; Kung, C. (1991). Formal definition and verification of data flow diagrams. </w:t>
      </w:r>
      <w:r w:rsidRPr="00EB5CD0">
        <w:rPr>
          <w:rFonts w:cs="Times New Roman"/>
          <w:i/>
          <w:iCs/>
          <w:szCs w:val="24"/>
        </w:rPr>
        <w:t>Journal of Systems and Software</w:t>
      </w:r>
      <w:r w:rsidRPr="00EB5CD0">
        <w:rPr>
          <w:rFonts w:cs="Times New Roman"/>
          <w:szCs w:val="24"/>
        </w:rPr>
        <w:t xml:space="preserve">, </w:t>
      </w:r>
      <w:r w:rsidRPr="00EB5CD0">
        <w:rPr>
          <w:rFonts w:cs="Times New Roman"/>
          <w:i/>
          <w:iCs/>
          <w:szCs w:val="24"/>
        </w:rPr>
        <w:t>16</w:t>
      </w:r>
      <w:r w:rsidRPr="00EB5CD0">
        <w:rPr>
          <w:rFonts w:cs="Times New Roman"/>
          <w:szCs w:val="24"/>
        </w:rPr>
        <w:t>(1), 29–36. https://doi.org/10.1016/0164-1212(91)90029-6</w:t>
      </w:r>
    </w:p>
    <w:p w14:paraId="6CEBF407" w14:textId="77777777" w:rsidR="00EB5CD0" w:rsidRPr="00EB5CD0" w:rsidRDefault="00EB5CD0" w:rsidP="00EB5CD0">
      <w:pPr>
        <w:pStyle w:val="Bibliography"/>
        <w:rPr>
          <w:rFonts w:cs="Times New Roman"/>
          <w:szCs w:val="24"/>
        </w:rPr>
      </w:pPr>
      <w:r w:rsidRPr="00EB5CD0">
        <w:rPr>
          <w:rFonts w:cs="Times New Roman"/>
          <w:szCs w:val="24"/>
        </w:rPr>
        <w:t>tutorialspoint.com. (n.d.-a). DBMS Data Schemas. Retrieved August 27, 2018, from https://www.tutorialspoint.com/dbms/dbms_data_schemas.htm</w:t>
      </w:r>
    </w:p>
    <w:p w14:paraId="32FD90C1" w14:textId="77777777" w:rsidR="00EB5CD0" w:rsidRPr="00EB5CD0" w:rsidRDefault="00EB5CD0" w:rsidP="00EB5CD0">
      <w:pPr>
        <w:pStyle w:val="Bibliography"/>
        <w:rPr>
          <w:rFonts w:cs="Times New Roman"/>
          <w:szCs w:val="24"/>
        </w:rPr>
      </w:pPr>
      <w:r w:rsidRPr="00EB5CD0">
        <w:rPr>
          <w:rFonts w:cs="Times New Roman"/>
          <w:szCs w:val="24"/>
        </w:rPr>
        <w:t>tutorialspoint.com. (n.d.-b). System Analysis and Design Overview. Retrieved August 26, 2018, from https://www.tutorialspoint.com/system_analysis_and_design/system_analysis_and_design_overview.htm</w:t>
      </w:r>
    </w:p>
    <w:p w14:paraId="44A6F848" w14:textId="77777777" w:rsidR="00EB5CD0" w:rsidRPr="00EB5CD0" w:rsidRDefault="00EB5CD0" w:rsidP="00EB5CD0">
      <w:pPr>
        <w:pStyle w:val="Bibliography"/>
        <w:rPr>
          <w:rFonts w:cs="Times New Roman"/>
          <w:szCs w:val="24"/>
        </w:rPr>
      </w:pPr>
      <w:r w:rsidRPr="00EB5CD0">
        <w:rPr>
          <w:rFonts w:cs="Times New Roman"/>
          <w:szCs w:val="24"/>
        </w:rPr>
        <w:t>What is a Database Schema? (2016, May 9). Retrieved August 27, 2018, from https://www.lucidchart.com/pages/database-diagram/database-schema</w:t>
      </w:r>
    </w:p>
    <w:p w14:paraId="548FB686" w14:textId="77777777" w:rsidR="00EB5CD0" w:rsidRPr="00EB5CD0" w:rsidRDefault="00EB5CD0" w:rsidP="00EB5CD0">
      <w:pPr>
        <w:pStyle w:val="Bibliography"/>
        <w:rPr>
          <w:rFonts w:cs="Times New Roman"/>
          <w:szCs w:val="24"/>
        </w:rPr>
      </w:pPr>
      <w:r w:rsidRPr="00EB5CD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24A73912" w:rsidR="00027376" w:rsidRPr="00FA41DB" w:rsidRDefault="00027376" w:rsidP="00027376">
      <w:r w:rsidRPr="00FA41DB">
        <w:lastRenderedPageBreak/>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4" w:name="_Toc523223441"/>
      <w:r w:rsidRPr="00FA41DB">
        <w:lastRenderedPageBreak/>
        <w:t>Appendix</w:t>
      </w:r>
      <w:bookmarkEnd w:id="74"/>
    </w:p>
    <w:p w14:paraId="3E3AFF3F" w14:textId="6DE7298B" w:rsidR="00824E9C" w:rsidRPr="00FA41DB" w:rsidRDefault="00824E9C" w:rsidP="00E730F1">
      <w:pPr>
        <w:pStyle w:val="Heading2"/>
      </w:pPr>
      <w:bookmarkStart w:id="75" w:name="_Toc523223442"/>
      <w:r w:rsidRPr="00FA41DB">
        <w:t>Appendix A: Gantt Chart</w:t>
      </w:r>
      <w:bookmarkEnd w:id="75"/>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6" w:name="_Toc523223386"/>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bookmarkEnd w:id="76"/>
      <w:r w:rsidR="009B57D4">
        <w:t xml:space="preserve"> Table</w:t>
      </w:r>
    </w:p>
    <w:p w14:paraId="68CAF256" w14:textId="1EDA22DF" w:rsidR="009B57D4" w:rsidRDefault="009B57D4" w:rsidP="009B57D4">
      <w:pPr>
        <w:pStyle w:val="Heading4"/>
      </w:pPr>
      <w:r>
        <w:t>Figure 5.2: Gantt Chart Diagram.</w:t>
      </w:r>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271969" w:rsidRDefault="00271969" w:rsidP="001873F7">
      <w:pPr>
        <w:spacing w:before="0" w:after="0" w:line="240" w:lineRule="auto"/>
      </w:pPr>
      <w:r>
        <w:separator/>
      </w:r>
    </w:p>
  </w:endnote>
  <w:endnote w:type="continuationSeparator" w:id="0">
    <w:p w14:paraId="0478F485" w14:textId="77777777" w:rsidR="00271969" w:rsidRDefault="00271969"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271969" w:rsidRDefault="00271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271969" w:rsidRDefault="002719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271969" w:rsidRDefault="00271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271969" w:rsidRDefault="00271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271969" w:rsidRDefault="00271969" w:rsidP="001873F7">
      <w:pPr>
        <w:spacing w:before="0" w:after="0" w:line="240" w:lineRule="auto"/>
      </w:pPr>
      <w:r>
        <w:separator/>
      </w:r>
    </w:p>
  </w:footnote>
  <w:footnote w:type="continuationSeparator" w:id="0">
    <w:p w14:paraId="2F6906B2" w14:textId="77777777" w:rsidR="00271969" w:rsidRDefault="00271969"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91579"/>
    <w:rsid w:val="000B03C7"/>
    <w:rsid w:val="000B7DE9"/>
    <w:rsid w:val="000C13D2"/>
    <w:rsid w:val="000E4846"/>
    <w:rsid w:val="001038C7"/>
    <w:rsid w:val="00162639"/>
    <w:rsid w:val="00183B9A"/>
    <w:rsid w:val="001873F7"/>
    <w:rsid w:val="001B1C4E"/>
    <w:rsid w:val="001C0EDE"/>
    <w:rsid w:val="001C17A6"/>
    <w:rsid w:val="001D07A2"/>
    <w:rsid w:val="001D44F4"/>
    <w:rsid w:val="001E0254"/>
    <w:rsid w:val="002171D6"/>
    <w:rsid w:val="00253BC4"/>
    <w:rsid w:val="00271969"/>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3256D"/>
    <w:rsid w:val="00455D05"/>
    <w:rsid w:val="004664BA"/>
    <w:rsid w:val="004732CC"/>
    <w:rsid w:val="00480D56"/>
    <w:rsid w:val="004B11C6"/>
    <w:rsid w:val="004D02DD"/>
    <w:rsid w:val="004D0C24"/>
    <w:rsid w:val="004F2063"/>
    <w:rsid w:val="0051203A"/>
    <w:rsid w:val="005312A6"/>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F787C"/>
    <w:rsid w:val="00716167"/>
    <w:rsid w:val="00734535"/>
    <w:rsid w:val="007636BB"/>
    <w:rsid w:val="00766F9B"/>
    <w:rsid w:val="0078707A"/>
    <w:rsid w:val="007A4FCD"/>
    <w:rsid w:val="007B69CE"/>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55434"/>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536C8-A481-4BEE-9641-B353E9B3E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5</TotalTime>
  <Pages>36</Pages>
  <Words>11248</Words>
  <Characters>6412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55</cp:revision>
  <dcterms:created xsi:type="dcterms:W3CDTF">2018-08-21T13:45:00Z</dcterms:created>
  <dcterms:modified xsi:type="dcterms:W3CDTF">2018-08-30T07:17: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nNHRDD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